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2207" w:rsidRPr="003073F1" w:rsidRDefault="002C2207" w:rsidP="002C2207">
      <w:pPr>
        <w:pStyle w:val="Heading1"/>
        <w:spacing w:line="480" w:lineRule="auto"/>
        <w:jc w:val="center"/>
        <w:rPr>
          <w:rFonts w:cs="Times New Roman"/>
          <w:szCs w:val="24"/>
        </w:rPr>
      </w:pPr>
      <w:bookmarkStart w:id="0" w:name="_Toc201814162"/>
      <w:r w:rsidRPr="003073F1">
        <w:rPr>
          <w:rFonts w:cs="Times New Roman"/>
          <w:szCs w:val="24"/>
        </w:rPr>
        <w:t>CHAPTER THREE</w:t>
      </w:r>
      <w:bookmarkEnd w:id="0"/>
    </w:p>
    <w:p w:rsidR="002C2207" w:rsidRPr="00B10F01" w:rsidRDefault="002C2207" w:rsidP="002C2207">
      <w:pPr>
        <w:pStyle w:val="Heading1"/>
        <w:spacing w:line="480" w:lineRule="auto"/>
        <w:jc w:val="both"/>
        <w:rPr>
          <w:rFonts w:cs="Times New Roman"/>
          <w:szCs w:val="24"/>
          <w14:textOutline w14:w="0" w14:cap="flat" w14:cmpd="sng" w14:algn="ctr">
            <w14:noFill/>
            <w14:prstDash w14:val="solid"/>
            <w14:round/>
          </w14:textOutline>
        </w:rPr>
      </w:pPr>
      <w:bookmarkStart w:id="1" w:name="_Toc201814163"/>
      <w:r>
        <w:rPr>
          <w:rFonts w:cs="Times New Roman"/>
          <w:szCs w:val="24"/>
          <w14:textOutline w14:w="0" w14:cap="flat" w14:cmpd="sng" w14:algn="ctr">
            <w14:noFill/>
            <w14:prstDash w14:val="solid"/>
            <w14:round/>
          </w14:textOutline>
        </w:rPr>
        <w:t>3.0</w:t>
      </w:r>
      <w:r>
        <w:rPr>
          <w:rFonts w:cs="Times New Roman"/>
          <w:szCs w:val="24"/>
          <w14:textOutline w14:w="0" w14:cap="flat" w14:cmpd="sng" w14:algn="ctr">
            <w14:noFill/>
            <w14:prstDash w14:val="solid"/>
            <w14:round/>
          </w14:textOutline>
        </w:rPr>
        <w:tab/>
      </w:r>
      <w:bookmarkStart w:id="2" w:name="_GoBack"/>
      <w:bookmarkEnd w:id="2"/>
      <w:r w:rsidRPr="00B10F01">
        <w:rPr>
          <w:rFonts w:cs="Times New Roman"/>
          <w:szCs w:val="24"/>
          <w14:textOutline w14:w="0" w14:cap="flat" w14:cmpd="sng" w14:algn="ctr">
            <w14:noFill/>
            <w14:prstDash w14:val="solid"/>
            <w14:round/>
          </w14:textOutline>
        </w:rPr>
        <w:t>METHODOLOGY</w:t>
      </w:r>
      <w:bookmarkEnd w:id="1"/>
    </w:p>
    <w:p w:rsidR="002C2207" w:rsidRPr="00B10F01" w:rsidRDefault="002C2207" w:rsidP="002C2207">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rsidR="002C2207" w:rsidRPr="00B10F01" w:rsidRDefault="002C2207" w:rsidP="002C2207">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3" w:name="_Toc201814164"/>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3"/>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2 describes </w:t>
      </w:r>
      <w:r w:rsidRPr="00B10F01">
        <w:rPr>
          <w:color w:val="000000" w:themeColor="text1"/>
          <w14:textOutline w14:w="0" w14:cap="flat" w14:cmpd="sng" w14:algn="ctr">
            <w14:noFill/>
            <w14:prstDash w14:val="solid"/>
            <w14:round/>
          </w14:textOutline>
        </w:rPr>
        <w:t>the schematic diagram of a PWM solar charge controller consists of several key blocks, including a microcontroller or control circuitry, a MOSFET for switching, a battery voltage sensing circuit, and a solar panel input interface.</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p>
    <w:p w:rsidR="002C2207" w:rsidRDefault="002C2207" w:rsidP="002C2207">
      <w:pPr>
        <w:pStyle w:val="NormalWeb"/>
        <w:keepNext/>
        <w:spacing w:line="480" w:lineRule="auto"/>
        <w:jc w:val="both"/>
      </w:pPr>
      <w:r w:rsidRPr="00B10F01">
        <w:rPr>
          <w:noProof/>
          <w:color w:val="000000" w:themeColor="text1"/>
        </w:rPr>
        <w:lastRenderedPageBreak/>
        <w:drawing>
          <wp:inline distT="0" distB="0" distL="0" distR="0" wp14:anchorId="66091E2D" wp14:editId="06D793EB">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rsidR="002C2207" w:rsidRPr="000C6893" w:rsidRDefault="002C2207" w:rsidP="002C2207">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4"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 xml:space="preserve">(Acharya &amp; </w:t>
      </w:r>
      <w:proofErr w:type="spellStart"/>
      <w:r w:rsidRPr="000C6893">
        <w:rPr>
          <w:rFonts w:ascii="Times New Roman" w:hAnsi="Times New Roman" w:cs="Times New Roman"/>
          <w:i w:val="0"/>
          <w:color w:val="auto"/>
          <w:sz w:val="24"/>
          <w:szCs w:val="24"/>
        </w:rPr>
        <w:t>Aithal</w:t>
      </w:r>
      <w:proofErr w:type="spellEnd"/>
      <w:r w:rsidRPr="000C6893">
        <w:rPr>
          <w:rFonts w:ascii="Times New Roman" w:hAnsi="Times New Roman" w:cs="Times New Roman"/>
          <w:i w:val="0"/>
          <w:color w:val="auto"/>
          <w:sz w:val="24"/>
          <w:szCs w:val="24"/>
        </w:rPr>
        <w:t>, 2020)</w:t>
      </w:r>
      <w:bookmarkEnd w:id="4"/>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rsidR="002C2207" w:rsidRPr="003073F1" w:rsidRDefault="002C2207" w:rsidP="002C2207">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t>Basic Components:</w:t>
      </w:r>
    </w:p>
    <w:p w:rsidR="002C2207" w:rsidRPr="00B10F01" w:rsidRDefault="002C2207" w:rsidP="002C2207">
      <w:pPr>
        <w:numPr>
          <w:ilvl w:val="0"/>
          <w:numId w:val="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rsidR="002C2207" w:rsidRPr="00B10F01" w:rsidRDefault="002C2207" w:rsidP="002C2207">
      <w:pPr>
        <w:numPr>
          <w:ilvl w:val="0"/>
          <w:numId w:val="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rsidR="002C2207" w:rsidRPr="00B10F01" w:rsidRDefault="002C2207" w:rsidP="002C2207">
      <w:pPr>
        <w:numPr>
          <w:ilvl w:val="0"/>
          <w:numId w:val="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rsidR="002C2207" w:rsidRPr="00B10F01" w:rsidRDefault="002C2207" w:rsidP="002C2207">
      <w:pPr>
        <w:numPr>
          <w:ilvl w:val="0"/>
          <w:numId w:val="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rsidR="002C2207" w:rsidRPr="00B10F01" w:rsidRDefault="002C2207" w:rsidP="002C2207">
      <w:pPr>
        <w:numPr>
          <w:ilvl w:val="0"/>
          <w:numId w:val="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rsidR="002C2207" w:rsidRPr="00B10F01" w:rsidRDefault="002C2207" w:rsidP="002C2207">
      <w:pPr>
        <w:numPr>
          <w:ilvl w:val="0"/>
          <w:numId w:val="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rsidR="002C2207" w:rsidRPr="00B10F01" w:rsidRDefault="002C2207" w:rsidP="002C2207">
      <w:pPr>
        <w:numPr>
          <w:ilvl w:val="0"/>
          <w:numId w:val="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5" w:name="_Toc201814165"/>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5"/>
    </w:p>
    <w:p w:rsidR="002C2207" w:rsidRPr="00B10F01" w:rsidRDefault="002C2207" w:rsidP="002C2207">
      <w:pPr>
        <w:pStyle w:val="Heading4"/>
        <w:numPr>
          <w:ilvl w:val="0"/>
          <w:numId w:val="21"/>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rsidR="002C2207" w:rsidRPr="00B10F01" w:rsidRDefault="002C2207" w:rsidP="002C2207">
      <w:pPr>
        <w:pStyle w:val="Heading4"/>
        <w:numPr>
          <w:ilvl w:val="0"/>
          <w:numId w:val="21"/>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rsidR="002C2207" w:rsidRPr="00B10F01" w:rsidRDefault="002C2207" w:rsidP="002C2207">
      <w:pPr>
        <w:pStyle w:val="Heading4"/>
        <w:numPr>
          <w:ilvl w:val="0"/>
          <w:numId w:val="21"/>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rsidR="002C2207" w:rsidRPr="00B10F01" w:rsidRDefault="002C2207" w:rsidP="002C2207">
      <w:pPr>
        <w:pStyle w:val="Heading4"/>
        <w:numPr>
          <w:ilvl w:val="0"/>
          <w:numId w:val="21"/>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proofErr w:type="spellStart"/>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w:t>
      </w:r>
      <w:proofErr w:type="spellEnd"/>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Switching</w:t>
      </w:r>
    </w:p>
    <w:p w:rsidR="002C2207" w:rsidRPr="00B10F01" w:rsidRDefault="002C2207" w:rsidP="002C2207">
      <w:pPr>
        <w:pStyle w:val="Heading4"/>
        <w:numPr>
          <w:ilvl w:val="0"/>
          <w:numId w:val="21"/>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p>
    <w:p w:rsidR="002C2207" w:rsidRPr="00B10F01" w:rsidRDefault="002C2207" w:rsidP="002C2207">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6" w:name="_Toc201814166"/>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6"/>
    </w:p>
    <w:p w:rsidR="002C2207" w:rsidRPr="00B10F01" w:rsidRDefault="002C2207" w:rsidP="002C2207">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from solar panels. Unlike a PWM controller, which simply regulates the voltage to prevent overcharging, an MPPT controller dynamically adjusts the operating point of the solar panel to extract the maximum power available. 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rsidR="002C2207" w:rsidRPr="00B10F01" w:rsidRDefault="002C2207" w:rsidP="002C2207">
      <w:pPr>
        <w:pStyle w:val="NormalWeb"/>
        <w:spacing w:line="480" w:lineRule="auto"/>
        <w:ind w:firstLine="576"/>
        <w:jc w:val="both"/>
        <w:rPr>
          <w:color w:val="000000" w:themeColor="text1"/>
          <w14:textOutline w14:w="0" w14:cap="flat" w14:cmpd="sng" w14:algn="ctr">
            <w14:noFill/>
            <w14:prstDash w14:val="solid"/>
            <w14:round/>
          </w14:textOutline>
        </w:rPr>
      </w:pPr>
    </w:p>
    <w:p w:rsidR="002C2207" w:rsidRDefault="002C2207" w:rsidP="002C2207">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1752639C" wp14:editId="4EC404DA">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6">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rsidR="002C2207" w:rsidRPr="000C6893" w:rsidRDefault="002C2207" w:rsidP="002C2207">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7"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 xml:space="preserve">(Acharya &amp; </w:t>
      </w:r>
      <w:proofErr w:type="spellStart"/>
      <w:r w:rsidRPr="000C6893">
        <w:rPr>
          <w:rFonts w:ascii="Times New Roman" w:hAnsi="Times New Roman" w:cs="Times New Roman"/>
          <w:i w:val="0"/>
          <w:color w:val="auto"/>
          <w:sz w:val="24"/>
          <w:szCs w:val="24"/>
        </w:rPr>
        <w:t>Aithal</w:t>
      </w:r>
      <w:proofErr w:type="spellEnd"/>
      <w:r w:rsidRPr="000C6893">
        <w:rPr>
          <w:rFonts w:ascii="Times New Roman" w:hAnsi="Times New Roman" w:cs="Times New Roman"/>
          <w:i w:val="0"/>
          <w:color w:val="auto"/>
          <w:sz w:val="24"/>
          <w:szCs w:val="24"/>
        </w:rPr>
        <w:t>,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7"/>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rsidR="002C2207" w:rsidRPr="00B10F01" w:rsidRDefault="002C2207" w:rsidP="002C2207">
      <w:pPr>
        <w:numPr>
          <w:ilvl w:val="0"/>
          <w:numId w:val="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rsidR="002C2207" w:rsidRPr="00B10F01" w:rsidRDefault="002C2207" w:rsidP="002C2207">
      <w:pPr>
        <w:numPr>
          <w:ilvl w:val="0"/>
          <w:numId w:val="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rsidR="002C2207" w:rsidRPr="00B10F01" w:rsidRDefault="002C2207" w:rsidP="002C2207">
      <w:pPr>
        <w:numPr>
          <w:ilvl w:val="0"/>
          <w:numId w:val="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rsidR="002C2207" w:rsidRPr="00B10F01" w:rsidRDefault="002C2207" w:rsidP="002C2207">
      <w:pPr>
        <w:numPr>
          <w:ilvl w:val="0"/>
          <w:numId w:val="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rsidR="002C2207" w:rsidRPr="00B10F01" w:rsidRDefault="002C2207" w:rsidP="002C2207">
      <w:pPr>
        <w:numPr>
          <w:ilvl w:val="0"/>
          <w:numId w:val="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rsidR="002C2207" w:rsidRPr="00B10F01" w:rsidRDefault="002C2207" w:rsidP="002C2207">
      <w:pPr>
        <w:numPr>
          <w:ilvl w:val="0"/>
          <w:numId w:val="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8" w:name="_Toc201814167"/>
      <w:r>
        <w:rPr>
          <w:rFonts w:ascii="Times New Roman" w:hAnsi="Times New Roman" w:cs="Times New Roman"/>
          <w:color w:val="000000" w:themeColor="text1"/>
          <w14:textOutline w14:w="0" w14:cap="flat" w14:cmpd="sng" w14:algn="ctr">
            <w14:noFill/>
            <w14:prstDash w14:val="solid"/>
            <w14:round/>
          </w14:textOutline>
        </w:rPr>
        <w:t>3.2.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
    </w:p>
    <w:p w:rsidR="002C2207" w:rsidRPr="009C2AA8" w:rsidRDefault="002C2207" w:rsidP="002C2207">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rsidR="002C2207" w:rsidRPr="00B10F01" w:rsidRDefault="002C2207" w:rsidP="002C2207">
      <w:pPr>
        <w:numPr>
          <w:ilvl w:val="0"/>
          <w:numId w:val="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rsidR="002C2207" w:rsidRPr="00B10F01" w:rsidRDefault="002C2207" w:rsidP="002C2207">
      <w:pPr>
        <w:numPr>
          <w:ilvl w:val="0"/>
          <w:numId w:val="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rsidR="002C2207" w:rsidRPr="009C2AA8" w:rsidRDefault="002C2207" w:rsidP="002C2207">
      <w:pPr>
        <w:pStyle w:val="Heading4"/>
        <w:spacing w:line="480" w:lineRule="auto"/>
        <w:ind w:left="0" w:firstLine="0"/>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t>Determining the Maximum Power Point (MPP)</w:t>
      </w:r>
    </w:p>
    <w:p w:rsidR="002C2207" w:rsidRPr="00B10F01" w:rsidRDefault="002C2207" w:rsidP="002C2207">
      <w:pPr>
        <w:pStyle w:val="NormalWeb"/>
        <w:numPr>
          <w:ilvl w:val="0"/>
          <w:numId w:val="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rsidR="002C2207" w:rsidRPr="00B10F01" w:rsidRDefault="002C2207" w:rsidP="002C2207">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rsidR="002C2207" w:rsidRPr="00B10F01" w:rsidRDefault="002C2207" w:rsidP="002C2207">
      <w:pPr>
        <w:numPr>
          <w:ilvl w:val="1"/>
          <w:numId w:val="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rsidR="002C2207" w:rsidRPr="00B10F01" w:rsidRDefault="002C2207" w:rsidP="002C2207">
      <w:pPr>
        <w:numPr>
          <w:ilvl w:val="1"/>
          <w:numId w:val="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Cond</w:t>
      </w:r>
      <w:proofErr w:type="spellEnd"/>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rsidR="002C2207" w:rsidRPr="00B10F01" w:rsidRDefault="002C2207" w:rsidP="002C2207">
      <w:pPr>
        <w:pStyle w:val="NormalWeb"/>
        <w:numPr>
          <w:ilvl w:val="0"/>
          <w:numId w:val="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rsidR="002C2207" w:rsidRPr="00B10F01" w:rsidRDefault="002C2207" w:rsidP="002C2207">
      <w:pPr>
        <w:pStyle w:val="Heading4"/>
        <w:numPr>
          <w:ilvl w:val="3"/>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rsidR="002C2207" w:rsidRPr="00B10F01" w:rsidRDefault="002C2207" w:rsidP="002C2207">
      <w:pPr>
        <w:numPr>
          <w:ilvl w:val="0"/>
          <w:numId w:val="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rsidR="002C2207" w:rsidRPr="00B10F01" w:rsidRDefault="002C2207" w:rsidP="002C2207">
      <w:pPr>
        <w:numPr>
          <w:ilvl w:val="0"/>
          <w:numId w:val="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 adjusts the output from the solar panel to match the optimal voltage required by the battery. This can involve:</w:t>
      </w:r>
    </w:p>
    <w:p w:rsidR="002C2207" w:rsidRPr="00B10F01" w:rsidRDefault="002C2207" w:rsidP="002C2207">
      <w:pPr>
        <w:numPr>
          <w:ilvl w:val="1"/>
          <w:numId w:val="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rsidR="002C2207" w:rsidRPr="00B10F01" w:rsidRDefault="002C2207" w:rsidP="002C2207">
      <w:pPr>
        <w:numPr>
          <w:ilvl w:val="1"/>
          <w:numId w:val="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rsidR="002C2207" w:rsidRPr="00B10F01" w:rsidRDefault="002C2207" w:rsidP="002C2207">
      <w:pPr>
        <w:numPr>
          <w:ilvl w:val="0"/>
          <w:numId w:val="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rsidR="002C2207" w:rsidRPr="00B10F01" w:rsidRDefault="002C2207" w:rsidP="002C2207">
      <w:pPr>
        <w:pStyle w:val="Heading4"/>
        <w:numPr>
          <w:ilvl w:val="3"/>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rsidR="002C2207" w:rsidRPr="00B10F01" w:rsidRDefault="002C2207" w:rsidP="002C2207">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rsidR="002C2207" w:rsidRPr="00B10F01" w:rsidRDefault="002C2207" w:rsidP="002C2207">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rsidR="002C2207" w:rsidRPr="00B10F01" w:rsidRDefault="002C2207" w:rsidP="002C2207">
      <w:pPr>
        <w:numPr>
          <w:ilvl w:val="1"/>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rsidR="002C2207" w:rsidRPr="00B10F01" w:rsidRDefault="002C2207" w:rsidP="002C2207">
      <w:pPr>
        <w:numPr>
          <w:ilvl w:val="1"/>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rsidR="002C2207" w:rsidRPr="00B10F01" w:rsidRDefault="002C2207" w:rsidP="002C2207">
      <w:pPr>
        <w:numPr>
          <w:ilvl w:val="1"/>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rsidR="002C2207" w:rsidRPr="00B10F01" w:rsidRDefault="002C2207" w:rsidP="002C2207">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rsidR="002C2207" w:rsidRPr="00B10F01" w:rsidRDefault="002C2207" w:rsidP="002C2207">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1814168"/>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9"/>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a PV cell, charge controllers, change over switch, battery, inverter, and load. </w:t>
      </w:r>
    </w:p>
    <w:p w:rsidR="002C2207" w:rsidRDefault="002C2207" w:rsidP="002C2207">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0FB0D57" wp14:editId="4A3B9CE5">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7">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rsidR="002C2207" w:rsidRPr="000C6893" w:rsidRDefault="002C2207" w:rsidP="002C2207">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 xml:space="preserve">(Acharya &amp; </w:t>
      </w:r>
      <w:proofErr w:type="spellStart"/>
      <w:r w:rsidRPr="000C6893">
        <w:rPr>
          <w:rFonts w:ascii="Times New Roman" w:hAnsi="Times New Roman" w:cs="Times New Roman"/>
          <w:i w:val="0"/>
          <w:color w:val="auto"/>
          <w:sz w:val="24"/>
          <w:szCs w:val="24"/>
        </w:rPr>
        <w:t>Aithal</w:t>
      </w:r>
      <w:proofErr w:type="spellEnd"/>
      <w:r w:rsidRPr="000C6893">
        <w:rPr>
          <w:rFonts w:ascii="Times New Roman" w:hAnsi="Times New Roman" w:cs="Times New Roman"/>
          <w:i w:val="0"/>
          <w:color w:val="auto"/>
          <w:sz w:val="24"/>
          <w:szCs w:val="24"/>
        </w:rPr>
        <w:t>,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10"/>
    </w:p>
    <w:p w:rsidR="002C2207" w:rsidRPr="00B10F01" w:rsidRDefault="002C2207" w:rsidP="002C2207">
      <w:pPr>
        <w:pStyle w:val="Heading3"/>
        <w:spacing w:line="480" w:lineRule="auto"/>
        <w:ind w:left="0" w:firstLine="0"/>
        <w:rPr>
          <w:rFonts w:ascii="Times New Roman" w:eastAsia="Times New Roman" w:hAnsi="Times New Roman" w:cs="Times New Roman"/>
          <w:color w:val="000000" w:themeColor="text1"/>
          <w14:textOutline w14:w="0" w14:cap="flat" w14:cmpd="sng" w14:algn="ctr">
            <w14:noFill/>
            <w14:prstDash w14:val="solid"/>
            <w14:round/>
          </w14:textOutline>
        </w:rPr>
      </w:pPr>
      <w:bookmarkStart w:id="11" w:name="_Toc201814169"/>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11"/>
    </w:p>
    <w:p w:rsidR="002C2207" w:rsidRPr="00B10F01" w:rsidRDefault="002C2207" w:rsidP="002C2207">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rsidR="002C2207" w:rsidRPr="00537BC4" w:rsidRDefault="002C2207" w:rsidP="002C2207">
      <w:pPr>
        <w:pStyle w:val="Heading4"/>
        <w:spacing w:line="480" w:lineRule="auto"/>
        <w:ind w:left="0" w:firstLine="0"/>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1.1</w:t>
      </w:r>
      <w:r w:rsidRPr="00537BC4">
        <w:rPr>
          <w:rFonts w:ascii="Times New Roman" w:hAnsi="Times New Roman" w:cs="Times New Roman"/>
          <w:i w:val="0"/>
          <w:color w:val="000000" w:themeColor="text1"/>
          <w:sz w:val="24"/>
          <w:szCs w:val="24"/>
        </w:rPr>
        <w:tab/>
        <w:t>Types of Solar Panels:</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rsidR="002C2207" w:rsidRPr="00B10F01" w:rsidRDefault="002C2207" w:rsidP="002C2207">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rsidR="002C2207" w:rsidRPr="00B10F01" w:rsidRDefault="002C2207" w:rsidP="002C2207">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rsidR="002C2207" w:rsidRPr="00B10F01" w:rsidRDefault="002C2207" w:rsidP="002C2207">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rsidR="002C2207" w:rsidRPr="000278CE" w:rsidRDefault="002C2207" w:rsidP="002C2207">
      <w:pPr>
        <w:pStyle w:val="Caption"/>
        <w:keepNext/>
        <w:spacing w:line="480" w:lineRule="auto"/>
        <w:rPr>
          <w:i w:val="0"/>
        </w:rPr>
      </w:pPr>
      <w:bookmarkStart w:id="12" w:name="_Toc201845254"/>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12"/>
    </w:p>
    <w:tbl>
      <w:tblPr>
        <w:tblStyle w:val="TableGrid"/>
        <w:tblW w:w="9016" w:type="dxa"/>
        <w:tblLook w:val="04A0" w:firstRow="1" w:lastRow="0" w:firstColumn="1" w:lastColumn="0" w:noHBand="0" w:noVBand="1"/>
      </w:tblPr>
      <w:tblGrid>
        <w:gridCol w:w="4508"/>
        <w:gridCol w:w="4508"/>
      </w:tblGrid>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rsidR="002C2207" w:rsidRPr="00B10F01" w:rsidRDefault="002C2207" w:rsidP="0020215A">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MAXIMUM POWER (PMAX)</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2C2207" w:rsidRPr="00B10F01" w:rsidTr="0020215A">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rsidR="002C2207" w:rsidRPr="00B10F01" w:rsidRDefault="002C2207" w:rsidP="002C2207">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5 describes the pictorial view of 100W solar panel used in system configuration.</w:t>
      </w:r>
    </w:p>
    <w:p w:rsidR="002C2207" w:rsidRDefault="002C2207" w:rsidP="002C2207">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BFED24F" wp14:editId="29D707BA">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8"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rsidR="002C2207" w:rsidRPr="000278CE" w:rsidRDefault="002C2207" w:rsidP="002C2207">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13"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w:t>
      </w:r>
      <w:proofErr w:type="spellStart"/>
      <w:r w:rsidRPr="000278CE">
        <w:rPr>
          <w:rFonts w:ascii="Times New Roman" w:hAnsi="Times New Roman" w:cs="Times New Roman"/>
          <w:i w:val="0"/>
          <w:color w:val="auto"/>
          <w:sz w:val="24"/>
          <w:szCs w:val="24"/>
        </w:rPr>
        <w:t>Belkaid</w:t>
      </w:r>
      <w:proofErr w:type="spellEnd"/>
      <w:r w:rsidRPr="000278CE">
        <w:rPr>
          <w:rFonts w:ascii="Times New Roman" w:hAnsi="Times New Roman" w:cs="Times New Roman"/>
          <w:i w:val="0"/>
          <w:color w:val="auto"/>
          <w:sz w:val="24"/>
          <w:szCs w:val="24"/>
        </w:rPr>
        <w:t xml:space="preserve"> et al., 2016)</w:t>
      </w:r>
      <w:bookmarkEnd w:id="13"/>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4" w:name="_Toc201814170"/>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MPPT SOLAR CHARGE CONTROLLER</w:t>
      </w:r>
      <w:bookmarkEnd w:id="14"/>
    </w:p>
    <w:p w:rsidR="002C2207" w:rsidRPr="00B10F01" w:rsidRDefault="002C2207" w:rsidP="002C2207">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rsidR="002C2207" w:rsidRPr="000278CE" w:rsidRDefault="002C2207" w:rsidP="002C2207">
      <w:pPr>
        <w:pStyle w:val="Caption"/>
        <w:keepNext/>
        <w:spacing w:line="480" w:lineRule="auto"/>
        <w:rPr>
          <w:i w:val="0"/>
        </w:rPr>
      </w:pPr>
      <w:bookmarkStart w:id="15" w:name="_Toc201845255"/>
      <w:r w:rsidRPr="000278CE">
        <w:rPr>
          <w:rFonts w:ascii="Times New Roman" w:hAnsi="Times New Roman" w:cs="Times New Roman"/>
          <w:i w:val="0"/>
          <w:color w:val="auto"/>
          <w:sz w:val="24"/>
          <w:szCs w:val="24"/>
        </w:rPr>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15"/>
    </w:p>
    <w:tbl>
      <w:tblPr>
        <w:tblStyle w:val="TableGrid"/>
        <w:tblW w:w="0" w:type="auto"/>
        <w:tblLook w:val="04A0" w:firstRow="1" w:lastRow="0" w:firstColumn="1" w:lastColumn="0" w:noHBand="0" w:noVBand="1"/>
      </w:tblPr>
      <w:tblGrid>
        <w:gridCol w:w="2515"/>
        <w:gridCol w:w="3960"/>
      </w:tblGrid>
      <w:tr w:rsidR="002C2207" w:rsidRPr="00B10F01" w:rsidTr="0020215A">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2C2207" w:rsidRPr="00B10F01" w:rsidTr="0020215A">
        <w:trPr>
          <w:trHeight w:val="647"/>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2C2207" w:rsidRPr="00B10F01" w:rsidTr="0020215A">
        <w:trPr>
          <w:trHeight w:val="710"/>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2C2207" w:rsidRPr="00B10F01" w:rsidTr="0020215A">
        <w:trPr>
          <w:trHeight w:val="620"/>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2C2207" w:rsidRPr="00B10F01" w:rsidTr="0020215A">
        <w:trPr>
          <w:trHeight w:val="620"/>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rsidR="002C2207" w:rsidRPr="00B10F01" w:rsidRDefault="002C2207" w:rsidP="002C2207">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6 describes the pictorial view of a 40A MPPT controller used in the system configuration.</w:t>
      </w:r>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39503B1E" wp14:editId="55F8D1DA">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rsidR="002C2207" w:rsidRPr="00B10F01" w:rsidRDefault="002C2207" w:rsidP="002C2207">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16"/>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17" w:name="_Toc201814171"/>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PWM SOLAR CHARGE CONTROLLER</w:t>
      </w:r>
      <w:bookmarkEnd w:id="17"/>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Pr>
          <w:color w:val="000000" w:themeColor="text1"/>
          <w14:textOutline w14:w="0" w14:cap="flat" w14:cmpd="sng" w14:algn="ctr">
            <w14:noFill/>
            <w14:prstDash w14:val="solid"/>
            <w14:round/>
          </w14:textOutline>
        </w:rPr>
        <w:t>”</w:t>
      </w:r>
    </w:p>
    <w:p w:rsidR="002C2207" w:rsidRPr="00B10F01" w:rsidRDefault="002C2207" w:rsidP="002C2207">
      <w:pPr>
        <w:pStyle w:val="NormalWeb"/>
        <w:numPr>
          <w:ilvl w:val="0"/>
          <w:numId w:val="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rsidR="002C2207" w:rsidRPr="00B10F01" w:rsidRDefault="002C2207" w:rsidP="002C2207">
      <w:pPr>
        <w:pStyle w:val="NormalWeb"/>
        <w:numPr>
          <w:ilvl w:val="0"/>
          <w:numId w:val="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rsidR="002C2207" w:rsidRPr="000278CE" w:rsidRDefault="002C2207" w:rsidP="002C2207">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45256"/>
      <w:r w:rsidRPr="000278CE">
        <w:rPr>
          <w:rFonts w:ascii="Times New Roman" w:hAnsi="Times New Roman" w:cs="Times New Roman"/>
          <w:sz w:val="24"/>
          <w:szCs w:val="24"/>
        </w:rPr>
        <w:lastRenderedPageBreak/>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Pr="000278CE">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18"/>
    </w:p>
    <w:tbl>
      <w:tblPr>
        <w:tblStyle w:val="TableGrid"/>
        <w:tblW w:w="0" w:type="auto"/>
        <w:tblLook w:val="04A0" w:firstRow="1" w:lastRow="0" w:firstColumn="1" w:lastColumn="0" w:noHBand="0" w:noVBand="1"/>
      </w:tblPr>
      <w:tblGrid>
        <w:gridCol w:w="2515"/>
        <w:gridCol w:w="3960"/>
      </w:tblGrid>
      <w:tr w:rsidR="002C2207" w:rsidRPr="00B10F01" w:rsidTr="0020215A">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2C2207" w:rsidRPr="00B10F01" w:rsidTr="0020215A">
        <w:trPr>
          <w:trHeight w:val="593"/>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2C2207" w:rsidRPr="00B10F01" w:rsidTr="0020215A">
        <w:trPr>
          <w:trHeight w:val="647"/>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2C2207" w:rsidRPr="00B10F01" w:rsidTr="0020215A">
        <w:trPr>
          <w:trHeight w:val="710"/>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2C2207" w:rsidRPr="00B10F01" w:rsidTr="0020215A">
        <w:trPr>
          <w:trHeight w:val="620"/>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2C2207" w:rsidRPr="00B10F01" w:rsidTr="0020215A">
        <w:trPr>
          <w:trHeight w:val="620"/>
        </w:trPr>
        <w:tc>
          <w:tcPr>
            <w:tcW w:w="2515"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rsidR="002C2207" w:rsidRPr="00B10F01" w:rsidRDefault="002C2207" w:rsidP="0020215A">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7 describes the pictorial view of the 30A PWM solar charge controller used in the system configuration.</w:t>
      </w:r>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5977DDF" wp14:editId="5FC4C082">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0">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rsidR="002C2207" w:rsidRPr="00B10F01" w:rsidRDefault="002C2207" w:rsidP="002C2207">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9"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9"/>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pStyle w:val="Heading3"/>
        <w:spacing w:before="0"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20" w:name="_Toc201814172"/>
      <w:r>
        <w:rPr>
          <w:rFonts w:ascii="Times New Roman" w:hAnsi="Times New Roman" w:cs="Times New Roman"/>
          <w:color w:val="000000" w:themeColor="text1"/>
          <w14:textOutline w14:w="0" w14:cap="flat" w14:cmpd="sng" w14:algn="ctr">
            <w14:noFill/>
            <w14:prstDash w14:val="solid"/>
            <w14:round/>
          </w14:textOutline>
        </w:rPr>
        <w:lastRenderedPageBreak/>
        <w:t>3.3.4</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20"/>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circuit diagram of a local made PWM solar charge controller consists of several key blocks, including a microcontroller or control circuitry, a MOSFET for switching, a battery voltage sensing circuit, and a solar panel input interface.</w:t>
      </w:r>
    </w:p>
    <w:p w:rsidR="002C2207" w:rsidRPr="00B10F01" w:rsidRDefault="002C2207" w:rsidP="002C2207">
      <w:pPr>
        <w:spacing w:line="480" w:lineRule="auto"/>
        <w:rPr>
          <w:rFonts w:ascii="Times New Roman" w:hAnsi="Times New Roman" w:cs="Times New Roman"/>
          <w:sz w:val="24"/>
          <w:szCs w:val="24"/>
        </w:rPr>
      </w:pPr>
    </w:p>
    <w:p w:rsidR="002C2207" w:rsidRDefault="002C2207" w:rsidP="002C2207">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A1A15AB" wp14:editId="75BDFDCF">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rsidR="002C2207" w:rsidRPr="005959D9" w:rsidRDefault="002C2207" w:rsidP="002C2207">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21"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21"/>
    </w:p>
    <w:p w:rsidR="002C2207" w:rsidRPr="00B10F01" w:rsidRDefault="002C2207" w:rsidP="002C2207">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rsidR="002C2207" w:rsidRPr="00B10F01" w:rsidRDefault="002C2207" w:rsidP="002C2207">
      <w:pPr>
        <w:pStyle w:val="Heading4"/>
        <w:numPr>
          <w:ilvl w:val="3"/>
          <w:numId w:val="22"/>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Power Components</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 Input</w:t>
      </w:r>
    </w:p>
    <w:p w:rsidR="002C2207" w:rsidRPr="00B10F01" w:rsidRDefault="002C2207" w:rsidP="002C2207">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rsidR="002C2207" w:rsidRPr="00B10F01" w:rsidRDefault="002C2207" w:rsidP="002C2207">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 Input</w:t>
      </w:r>
    </w:p>
    <w:p w:rsidR="002C2207" w:rsidRPr="00B10F01" w:rsidRDefault="002C2207" w:rsidP="002C2207">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rsidR="002C2207" w:rsidRPr="00B10F01" w:rsidRDefault="002C2207" w:rsidP="002C2207">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rsidR="002C2207" w:rsidRPr="00B10F01" w:rsidRDefault="002C2207" w:rsidP="002C2207">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rsidR="002C2207" w:rsidRPr="00B10F01" w:rsidRDefault="002C2207" w:rsidP="002C2207">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w:t>
      </w:r>
      <w:proofErr w:type="gram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in</w:t>
      </w:r>
      <w:proofErr w:type="gramEnd"/>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rsidR="002C2207" w:rsidRPr="00B10F01" w:rsidRDefault="002C2207" w:rsidP="002C2207">
      <w:pPr>
        <w:numPr>
          <w:ilvl w:val="1"/>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ut</w:t>
      </w:r>
      <w:proofErr w:type="spellEnd"/>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rsidR="002C2207" w:rsidRPr="00B10F01" w:rsidRDefault="002C2207" w:rsidP="002C2207">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Smooth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w:t>
      </w:r>
    </w:p>
    <w:p w:rsidR="002C2207" w:rsidRPr="00B10F01" w:rsidRDefault="002C2207" w:rsidP="002C2207">
      <w:pPr>
        <w:numPr>
          <w:ilvl w:val="1"/>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rsidR="002C2207" w:rsidRPr="00B10F01" w:rsidRDefault="002C2207" w:rsidP="002C2207">
      <w:pPr>
        <w:numPr>
          <w:ilvl w:val="1"/>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rsidR="002C2207" w:rsidRPr="00B10F01" w:rsidRDefault="002C2207" w:rsidP="002C2207">
      <w:pPr>
        <w:numPr>
          <w:ilvl w:val="1"/>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rsidR="002C2207" w:rsidRPr="00B10F01" w:rsidRDefault="002C2207" w:rsidP="002C2207">
      <w:pPr>
        <w:pStyle w:val="Heading4"/>
        <w:numPr>
          <w:ilvl w:val="3"/>
          <w:numId w:val="22"/>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tmega328P)</w:t>
      </w:r>
    </w:p>
    <w:p w:rsidR="002C2207" w:rsidRPr="00B10F01" w:rsidRDefault="002C2207" w:rsidP="002C2207">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rsidR="002C2207" w:rsidRPr="00B10F01" w:rsidRDefault="002C2207" w:rsidP="002C2207">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rsidR="002C2207" w:rsidRPr="00B10F01" w:rsidRDefault="002C2207" w:rsidP="002C2207">
      <w:pPr>
        <w:numPr>
          <w:ilvl w:val="1"/>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rsidR="002C2207" w:rsidRPr="00B10F01" w:rsidRDefault="002C2207" w:rsidP="002C2207">
      <w:pPr>
        <w:numPr>
          <w:ilvl w:val="1"/>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rsidR="002C2207" w:rsidRPr="00B10F01" w:rsidRDefault="002C2207" w:rsidP="002C2207">
      <w:pPr>
        <w:numPr>
          <w:ilvl w:val="1"/>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rsidR="002C2207" w:rsidRPr="00B10F01" w:rsidRDefault="002C2207" w:rsidP="002C2207">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rsidR="002C2207" w:rsidRPr="00B10F01" w:rsidRDefault="002C2207" w:rsidP="002C2207">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rsidR="002C2207" w:rsidRPr="00B10F01" w:rsidRDefault="002C2207" w:rsidP="002C2207">
      <w:pPr>
        <w:pStyle w:val="Heading4"/>
        <w:numPr>
          <w:ilvl w:val="3"/>
          <w:numId w:val="22"/>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rsidR="002C2207" w:rsidRPr="00B10F01" w:rsidRDefault="002C2207" w:rsidP="002C2207">
      <w:pPr>
        <w:numPr>
          <w:ilvl w:val="0"/>
          <w:numId w:val="1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rsidR="002C2207" w:rsidRPr="00B10F01" w:rsidRDefault="002C2207" w:rsidP="002C2207">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rsidR="002C2207" w:rsidRPr="00B10F01" w:rsidRDefault="002C2207" w:rsidP="002C2207">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rsidR="002C2207" w:rsidRPr="00B10F01" w:rsidRDefault="002C2207" w:rsidP="002C2207">
      <w:pPr>
        <w:numPr>
          <w:ilvl w:val="0"/>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rsidR="002C2207" w:rsidRPr="00B10F01" w:rsidRDefault="002C2207" w:rsidP="002C2207">
      <w:pPr>
        <w:pStyle w:val="Heading4"/>
        <w:numPr>
          <w:ilvl w:val="3"/>
          <w:numId w:val="22"/>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rsidR="002C2207" w:rsidRPr="00B10F01" w:rsidRDefault="002C2207" w:rsidP="002C2207">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rsidR="002C2207" w:rsidRPr="00B10F01" w:rsidRDefault="002C2207" w:rsidP="002C2207">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rsidR="002C2207" w:rsidRPr="00B10F01" w:rsidRDefault="002C2207" w:rsidP="002C2207">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rsidR="002C2207" w:rsidRPr="00B10F01" w:rsidRDefault="002C2207" w:rsidP="002C2207">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rsidR="002C2207" w:rsidRPr="00B10F01" w:rsidRDefault="002C2207" w:rsidP="002C2207">
      <w:pPr>
        <w:pStyle w:val="Heading4"/>
        <w:numPr>
          <w:ilvl w:val="3"/>
          <w:numId w:val="22"/>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LED Indicators</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rsidR="002C2207" w:rsidRPr="00B10F01" w:rsidRDefault="002C2207" w:rsidP="002C2207">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rsidR="002C2207" w:rsidRPr="00B10F01" w:rsidRDefault="002C2207" w:rsidP="002C2207">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rsidR="002C2207" w:rsidRPr="00B10F01" w:rsidRDefault="002C2207" w:rsidP="002C2207">
      <w:pPr>
        <w:pStyle w:val="Heading4"/>
        <w:numPr>
          <w:ilvl w:val="3"/>
          <w:numId w:val="22"/>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rsidR="002C2207" w:rsidRPr="00B10F01" w:rsidRDefault="002C2207" w:rsidP="002C2207">
      <w:pPr>
        <w:pStyle w:val="Heading5"/>
        <w:numPr>
          <w:ilvl w:val="4"/>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rsidR="002C2207" w:rsidRPr="00B10F01" w:rsidRDefault="002C2207" w:rsidP="002C2207">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rsidR="002C2207" w:rsidRPr="00B10F01" w:rsidRDefault="002C2207" w:rsidP="002C2207">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rsidR="002C2207" w:rsidRPr="00B10F01" w:rsidRDefault="002C2207" w:rsidP="002C2207">
      <w:pPr>
        <w:pStyle w:val="Heading4"/>
        <w:numPr>
          <w:ilvl w:val="3"/>
          <w:numId w:val="22"/>
        </w:numPr>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Working Principle Summary</w:t>
      </w:r>
    </w:p>
    <w:p w:rsidR="002C2207" w:rsidRPr="00B10F01" w:rsidRDefault="002C2207" w:rsidP="002C2207">
      <w:pPr>
        <w:numPr>
          <w:ilvl w:val="0"/>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rsidR="002C2207" w:rsidRPr="00B10F01" w:rsidRDefault="002C2207" w:rsidP="002C2207">
      <w:pPr>
        <w:numPr>
          <w:ilvl w:val="1"/>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rsidR="002C2207" w:rsidRPr="00B10F01" w:rsidRDefault="002C2207" w:rsidP="002C2207">
      <w:pPr>
        <w:numPr>
          <w:ilvl w:val="0"/>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rsidR="002C2207" w:rsidRPr="00B10F01" w:rsidRDefault="002C2207" w:rsidP="002C2207">
      <w:pPr>
        <w:numPr>
          <w:ilvl w:val="1"/>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rsidR="002C2207" w:rsidRPr="00B10F01" w:rsidRDefault="002C2207" w:rsidP="002C2207">
      <w:pPr>
        <w:numPr>
          <w:ilvl w:val="0"/>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rsidR="002C2207" w:rsidRPr="00B10F01" w:rsidRDefault="002C2207" w:rsidP="002C2207">
      <w:pPr>
        <w:numPr>
          <w:ilvl w:val="1"/>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rsidR="002C2207" w:rsidRPr="00B10F01" w:rsidRDefault="002C2207" w:rsidP="002C2207">
      <w:pPr>
        <w:numPr>
          <w:ilvl w:val="0"/>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numPr>
          <w:ilvl w:val="1"/>
          <w:numId w:val="1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f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9 and figure 10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inner and outer view of the local made PWM solar charge controller, showing the main components and soldering processes involved.</w:t>
      </w:r>
    </w:p>
    <w:p w:rsidR="002C2207" w:rsidRDefault="002C2207" w:rsidP="002C2207">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4BEF35A" wp14:editId="7C8A6EA0">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5C2F366" wp14:editId="030072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3"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rsidR="002C2207" w:rsidRPr="00A30866" w:rsidRDefault="002C2207" w:rsidP="002C2207">
      <w:pPr>
        <w:pStyle w:val="Caption"/>
        <w:spacing w:line="480" w:lineRule="auto"/>
        <w:jc w:val="center"/>
        <w:rPr>
          <w:i w:val="0"/>
        </w:rPr>
      </w:pPr>
      <w:bookmarkStart w:id="22"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22"/>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rsidR="002C2207" w:rsidRDefault="002C2207" w:rsidP="002C2207">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3443858" wp14:editId="2B32658F">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14">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rsidR="002C2207" w:rsidRPr="00B10F01" w:rsidRDefault="002C2207" w:rsidP="002C2207">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3"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23"/>
    </w:p>
    <w:p w:rsidR="002C2207" w:rsidRPr="00B10F01" w:rsidRDefault="002C2207" w:rsidP="002C2207">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24" w:name="_Toc201814173"/>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24"/>
    </w:p>
    <w:p w:rsidR="002C2207" w:rsidRPr="00B10F01" w:rsidRDefault="002C2207" w:rsidP="002C2207">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rsidR="002C2207" w:rsidRPr="00B10F01" w:rsidRDefault="002C2207" w:rsidP="002C2207">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w:t>
      </w:r>
      <w:proofErr w:type="gram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an</w:t>
      </w:r>
      <w:proofErr w:type="gram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00A knife switch change-over was used to switch power between the foreign MPPT, foreign PWM and locally made PWM charge controllers which would be supplied to the battery.</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rsidR="002C2207" w:rsidRDefault="002C2207" w:rsidP="002C2207">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476EE468" wp14:editId="043D523C">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rsidR="002C2207" w:rsidRPr="00A30866" w:rsidRDefault="002C2207" w:rsidP="002C2207">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25"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w:t>
      </w:r>
      <w:proofErr w:type="spellStart"/>
      <w:r w:rsidRPr="00A30866">
        <w:rPr>
          <w:rFonts w:ascii="Times New Roman" w:hAnsi="Times New Roman" w:cs="Times New Roman"/>
          <w:i w:val="0"/>
          <w:color w:val="auto"/>
          <w:sz w:val="24"/>
          <w:szCs w:val="24"/>
        </w:rPr>
        <w:t>Amrouche</w:t>
      </w:r>
      <w:proofErr w:type="spellEnd"/>
      <w:r w:rsidRPr="00A30866">
        <w:rPr>
          <w:rFonts w:ascii="Times New Roman" w:hAnsi="Times New Roman" w:cs="Times New Roman"/>
          <w:i w:val="0"/>
          <w:color w:val="auto"/>
          <w:sz w:val="24"/>
          <w:szCs w:val="24"/>
        </w:rPr>
        <w:t xml:space="preserve"> et al., 2000)</w:t>
      </w:r>
      <w:bookmarkEnd w:id="25"/>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26" w:name="_Toc201814174"/>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26"/>
    </w:p>
    <w:p w:rsidR="002C2207" w:rsidRPr="00B10F01" w:rsidRDefault="002C2207" w:rsidP="002C2207">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high energy density, long lifespan, and lightweight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rsidR="002C2207" w:rsidRPr="00B10F01" w:rsidRDefault="002C2207" w:rsidP="002C2207">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rsidR="002C2207" w:rsidRPr="00B10F01" w:rsidRDefault="002C2207" w:rsidP="002C2207">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rsidR="002C2207" w:rsidRPr="00B10F01" w:rsidRDefault="002C2207" w:rsidP="002C2207">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rsidR="002C2207" w:rsidRPr="00B10F01" w:rsidRDefault="002C2207" w:rsidP="002C2207">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hrough the electrolyte, storing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rsidR="002C2207" w:rsidRPr="00B10F01" w:rsidRDefault="002C2207" w:rsidP="002C2207">
      <w:pPr>
        <w:pStyle w:val="Heading4"/>
        <w:numPr>
          <w:ilvl w:val="3"/>
          <w:numId w:val="2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rsidR="002C2207" w:rsidRPr="00B10F01" w:rsidRDefault="002C2207" w:rsidP="002C2207">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Co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rsidR="002C2207" w:rsidRPr="00B10F01" w:rsidRDefault="002C2207" w:rsidP="002C2207">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FeP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rsidR="002C2207" w:rsidRPr="00B10F01" w:rsidRDefault="002C2207" w:rsidP="002C2207">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rsidR="002C2207" w:rsidRPr="00B10F01" w:rsidRDefault="002C2207" w:rsidP="002C2207">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NiMnCo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rsidR="002C2207" w:rsidRPr="00B10F01" w:rsidRDefault="002C2207" w:rsidP="002C2207">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 xml:space="preserve">Lithium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tanate</w:t>
      </w:r>
      <w:proofErr w:type="spellEnd"/>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proofErr w:type="spellEnd"/>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rsidR="002C2207" w:rsidRPr="00B10F01" w:rsidRDefault="002C2207" w:rsidP="002C2207">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this project, a lithium cobalt oxide type of lithium ion battery was used. Each battery rated at 3.7v, 650maH. Three pieces of the battery were connected in series to produce a voltage rating of 11.1v and current per hour of 650maH. Having two of the three pieces of the series connection being connected parallel to each other in other to produce a voltage rating of 11.1v and current per hour rating of 1300maH.</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a 3.7v, 650maH lithium ion battery used in the system configuration.</w:t>
      </w:r>
    </w:p>
    <w:p w:rsidR="002C2207" w:rsidRPr="00B10F01" w:rsidRDefault="002C2207" w:rsidP="002C2207">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F888337" wp14:editId="731EB064">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16">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rsidR="002C2207" w:rsidRPr="00A30866" w:rsidRDefault="002C2207" w:rsidP="002C2207">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rsidR="002C2207" w:rsidRPr="00B10F01" w:rsidRDefault="002C2207" w:rsidP="002C2207">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27" w:name="_Toc201814175"/>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INVERTER</w:t>
      </w:r>
      <w:bookmarkEnd w:id="27"/>
    </w:p>
    <w:p w:rsidR="002C2207" w:rsidRPr="00B10F01" w:rsidRDefault="002C2207" w:rsidP="002C2207">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ince most household applian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and electronic devices operate on AC power, inverters play a crucial role in ensuring an uninterrupted power supply during outages or in off-grid location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3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B61DD3E" wp14:editId="74718988">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17">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rsidR="002C2207" w:rsidRPr="00A30866" w:rsidRDefault="002C2207" w:rsidP="002C2207">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rsidR="002C2207" w:rsidRPr="00B10F01" w:rsidRDefault="002C2207" w:rsidP="002C2207">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28" w:name="_Toc201814176"/>
      <w:r>
        <w:rPr>
          <w:rFonts w:ascii="Times New Roman" w:hAnsi="Times New Roman" w:cs="Times New Roman"/>
          <w:color w:val="000000" w:themeColor="text1"/>
          <w14:textOutline w14:w="0" w14:cap="flat" w14:cmpd="sng" w14:algn="ctr">
            <w14:noFill/>
            <w14:prstDash w14:val="solid"/>
            <w14:round/>
          </w14:textOutline>
        </w:rPr>
        <w:lastRenderedPageBreak/>
        <w:t>3.3.8</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LOAD</w:t>
      </w:r>
      <w:bookmarkEnd w:id="28"/>
    </w:p>
    <w:p w:rsidR="002C2207" w:rsidRPr="00B10F01" w:rsidRDefault="002C2207" w:rsidP="002C2207">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29" w:name="_Toc201814177"/>
      <w:r>
        <w:rPr>
          <w:rFonts w:ascii="Times New Roman" w:hAnsi="Times New Roman" w:cs="Times New Roman"/>
          <w:color w:val="000000" w:themeColor="text1"/>
          <w14:textOutline w14:w="0" w14:cap="flat" w14:cmpd="sng" w14:algn="ctr">
            <w14:noFill/>
            <w14:prstDash w14:val="solid"/>
            <w14:round/>
          </w14:textOutline>
        </w:rPr>
        <w:t>3.3.9</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29"/>
    </w:p>
    <w:p w:rsidR="002C2207" w:rsidRPr="00B10F01" w:rsidRDefault="002C2207" w:rsidP="002C2207">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2B629E8" wp14:editId="61727ABA">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rsidR="002C2207" w:rsidRPr="00A30866" w:rsidRDefault="002C2207" w:rsidP="002C2207">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rsidR="002C2207" w:rsidRPr="00B10F01" w:rsidRDefault="002C2207" w:rsidP="002C2207">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30" w:name="_Toc201814178"/>
      <w:r>
        <w:rPr>
          <w:rFonts w:ascii="Times New Roman" w:hAnsi="Times New Roman" w:cs="Times New Roman"/>
          <w:color w:val="000000" w:themeColor="text1"/>
          <w14:textOutline w14:w="0" w14:cap="flat" w14:cmpd="sng" w14:algn="ctr">
            <w14:noFill/>
            <w14:prstDash w14:val="solid"/>
            <w14:round/>
          </w14:textOutline>
        </w:rPr>
        <w:lastRenderedPageBreak/>
        <w:t>3.3.10</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30"/>
    </w:p>
    <w:p w:rsidR="002C2207" w:rsidRPr="00B10F01" w:rsidRDefault="002C2207" w:rsidP="002C2207">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proofErr w:type="spellStart"/>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w:t>
      </w:r>
      <w:proofErr w:type="spellStart"/>
      <w:r w:rsidRPr="00B10F01">
        <w:rPr>
          <w:rFonts w:ascii="Times New Roman" w:hAnsi="Times New Roman" w:cs="Times New Roman"/>
          <w:color w:val="000000" w:themeColor="text1"/>
          <w:sz w:val="24"/>
          <w:szCs w:val="24"/>
          <w14:textOutline w14:w="0" w14:cap="flat" w14:cmpd="sng" w14:algn="ctr">
            <w14:noFill/>
            <w14:prstDash w14:val="solid"/>
            <w14:round/>
          </w14:textOutline>
        </w:rPr>
        <w:t>Lampholders</w:t>
      </w:r>
      <w:proofErr w:type="spellEnd"/>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re widely used in homes, offices, industries, and outdoor lighting applications.</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w:t>
      </w:r>
      <w:proofErr w:type="spellStart"/>
      <w:r w:rsidRPr="00B10F01">
        <w:rPr>
          <w:color w:val="000000" w:themeColor="text1"/>
          <w14:textOutline w14:w="0" w14:cap="flat" w14:cmpd="sng" w14:algn="ctr">
            <w14:noFill/>
            <w14:prstDash w14:val="solid"/>
            <w14:round/>
          </w14:textOutline>
        </w:rPr>
        <w:t>lampholder</w:t>
      </w:r>
      <w:proofErr w:type="spellEnd"/>
      <w:r w:rsidRPr="00B10F01">
        <w:rPr>
          <w:color w:val="000000" w:themeColor="text1"/>
          <w14:textOutline w14:w="0" w14:cap="flat" w14:cmpd="sng" w14:algn="ctr">
            <w14:noFill/>
            <w14:prstDash w14:val="solid"/>
            <w14:round/>
          </w14:textOutline>
        </w:rPr>
        <w:t xml:space="preserve"> used in the system configuration.</w:t>
      </w:r>
    </w:p>
    <w:p w:rsidR="002C2207" w:rsidRPr="00B10F01" w:rsidRDefault="002C2207" w:rsidP="002C2207">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FDB1C6A" wp14:editId="13DE0F76">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19">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rsidR="002C2207" w:rsidRPr="00A30866" w:rsidRDefault="002C2207" w:rsidP="002C2207">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proofErr w:type="spellStart"/>
      <w:r w:rsidRPr="00A30866">
        <w:rPr>
          <w:rFonts w:ascii="Times New Roman" w:hAnsi="Times New Roman" w:cs="Times New Roman"/>
          <w:i w:val="0"/>
          <w:color w:val="auto"/>
          <w:sz w:val="24"/>
          <w:szCs w:val="24"/>
          <w14:textOutline w14:w="0" w14:cap="flat" w14:cmpd="sng" w14:algn="ctr">
            <w14:noFill/>
            <w14:prstDash w14:val="solid"/>
            <w14:round/>
          </w14:textOutline>
        </w:rPr>
        <w:t>lampholder</w:t>
      </w:r>
      <w:proofErr w:type="spellEnd"/>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rsidR="002C2207" w:rsidRPr="00B10F01" w:rsidRDefault="002C2207" w:rsidP="002C2207">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31" w:name="_Toc201814179"/>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LED BULB</w:t>
      </w:r>
      <w:bookmarkEnd w:id="31"/>
    </w:p>
    <w:p w:rsidR="002C2207" w:rsidRPr="00B10F01" w:rsidRDefault="002C2207" w:rsidP="002C2207">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6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5W LED bulb used in the system configuration.</w:t>
      </w: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4903EC92" wp14:editId="36977A8D">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rsidR="002C2207" w:rsidRPr="00A30866" w:rsidRDefault="002C2207" w:rsidP="002C2207">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rsidR="002C2207" w:rsidRPr="00B10F01" w:rsidRDefault="002C2207" w:rsidP="002C2207">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32" w:name="_Toc201814180"/>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DC CABLE</w:t>
      </w:r>
      <w:bookmarkEnd w:id="32"/>
    </w:p>
    <w:p w:rsidR="002C2207" w:rsidRPr="00B10F01" w:rsidRDefault="002C2207" w:rsidP="002C2207">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ower systems, battery 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DC cable used in the system configuration.</w:t>
      </w: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C454112" wp14:editId="37DE452D">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1"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rsidR="002C2207" w:rsidRPr="00C37D5D" w:rsidRDefault="002C2207" w:rsidP="002C2207">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w:t>
      </w:r>
      <w:proofErr w:type="spellStart"/>
      <w:r w:rsidRPr="00C37D5D">
        <w:rPr>
          <w:rFonts w:ascii="Times New Roman" w:hAnsi="Times New Roman" w:cs="Times New Roman"/>
          <w:sz w:val="24"/>
          <w:szCs w:val="24"/>
        </w:rPr>
        <w:t>Bruzek</w:t>
      </w:r>
      <w:proofErr w:type="spellEnd"/>
      <w:r w:rsidRPr="00C37D5D">
        <w:rPr>
          <w:rFonts w:ascii="Times New Roman" w:hAnsi="Times New Roman" w:cs="Times New Roman"/>
          <w:sz w:val="24"/>
          <w:szCs w:val="24"/>
        </w:rPr>
        <w:t xml:space="preserve">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rsidR="002C2207" w:rsidRPr="00B10F01" w:rsidRDefault="002C2207" w:rsidP="002C2207">
      <w:pPr>
        <w:pStyle w:val="Heading3"/>
        <w:spacing w:line="480" w:lineRule="auto"/>
        <w:ind w:left="0" w:firstLine="0"/>
        <w:jc w:val="both"/>
        <w:rPr>
          <w:rFonts w:ascii="Times New Roman" w:hAnsi="Times New Roman" w:cs="Times New Roman"/>
          <w:color w:val="000000" w:themeColor="text1"/>
          <w14:textOutline w14:w="0" w14:cap="flat" w14:cmpd="sng" w14:algn="ctr">
            <w14:noFill/>
            <w14:prstDash w14:val="solid"/>
            <w14:round/>
          </w14:textOutline>
        </w:rPr>
      </w:pPr>
      <w:bookmarkStart w:id="33" w:name="_Toc201814181"/>
      <w:r>
        <w:rPr>
          <w:rFonts w:ascii="Times New Roman" w:hAnsi="Times New Roman" w:cs="Times New Roman"/>
          <w:color w:val="000000" w:themeColor="text1"/>
          <w14:textOutline w14:w="0" w14:cap="flat" w14:cmpd="sng" w14:algn="ctr">
            <w14:noFill/>
            <w14:prstDash w14:val="solid"/>
            <w14:round/>
          </w14:textOutline>
        </w:rPr>
        <w:lastRenderedPageBreak/>
        <w:t>3.3.13</w:t>
      </w:r>
      <w:r>
        <w:rPr>
          <w:rFonts w:ascii="Times New Roman" w:hAnsi="Times New Roman" w:cs="Times New Roman"/>
          <w:color w:val="000000" w:themeColor="text1"/>
          <w14:textOutline w14:w="0" w14:cap="flat" w14:cmpd="sng" w14:algn="ctr">
            <w14:noFill/>
            <w14:prstDash w14:val="solid"/>
            <w14:round/>
          </w14:textOutline>
        </w:rPr>
        <w:tab/>
      </w:r>
      <w:r w:rsidRPr="00B10F01">
        <w:rPr>
          <w:rFonts w:ascii="Times New Roman" w:hAnsi="Times New Roman" w:cs="Times New Roman"/>
          <w:color w:val="000000" w:themeColor="text1"/>
          <w14:textOutline w14:w="0" w14:cap="flat" w14:cmpd="sng" w14:algn="ctr">
            <w14:noFill/>
            <w14:prstDash w14:val="solid"/>
            <w14:round/>
          </w14:textOutline>
        </w:rPr>
        <w:t>AC CABLE</w:t>
      </w:r>
      <w:bookmarkEnd w:id="33"/>
    </w:p>
    <w:p w:rsidR="002C2207" w:rsidRPr="00B10F01" w:rsidRDefault="002C2207" w:rsidP="002C2207">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rsidR="002C2207" w:rsidRPr="00B10F01" w:rsidRDefault="002C2207" w:rsidP="002C2207">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AC cable used in the system configuration, showing the conductor strand and the insulation around the stranded conductor.</w:t>
      </w: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Default="002C2207" w:rsidP="002C2207">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6510B014" wp14:editId="4C3FDC36">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rsidR="002C2207" w:rsidRPr="00C37D5D" w:rsidRDefault="002C2207" w:rsidP="002C2207">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w:t>
      </w:r>
      <w:proofErr w:type="spellStart"/>
      <w:r w:rsidRPr="00C37D5D">
        <w:rPr>
          <w:rFonts w:ascii="Times New Roman" w:hAnsi="Times New Roman" w:cs="Times New Roman"/>
          <w:i w:val="0"/>
          <w:color w:val="auto"/>
          <w:sz w:val="24"/>
          <w:szCs w:val="24"/>
        </w:rPr>
        <w:t>Amrouche</w:t>
      </w:r>
      <w:proofErr w:type="spellEnd"/>
      <w:r w:rsidRPr="00C37D5D">
        <w:rPr>
          <w:rFonts w:ascii="Times New Roman" w:hAnsi="Times New Roman" w:cs="Times New Roman"/>
          <w:i w:val="0"/>
          <w:color w:val="auto"/>
          <w:sz w:val="24"/>
          <w:szCs w:val="24"/>
        </w:rPr>
        <w:t xml:space="preserv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rsidR="002C2207" w:rsidRPr="00B10F01" w:rsidRDefault="002C2207" w:rsidP="002C2207">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19 </w:t>
      </w:r>
      <w:r>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rsidR="002C2207" w:rsidRDefault="002C2207" w:rsidP="002C2207">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8EFE181" wp14:editId="35AADC31">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rsidR="002C2207" w:rsidRPr="00C37D5D" w:rsidRDefault="002C2207" w:rsidP="002C2207">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Pr="00C37D5D">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rsidR="002C2207" w:rsidRPr="00B10F01" w:rsidRDefault="002C2207" w:rsidP="002C2207">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rsidR="002C2207" w:rsidRPr="00B10F01" w:rsidRDefault="002C2207" w:rsidP="002C2207">
      <w:pPr>
        <w:pStyle w:val="Heading2"/>
        <w:spacing w:line="480" w:lineRule="auto"/>
        <w:ind w:left="0" w:firstLine="0"/>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34" w:name="_Toc201814182"/>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34"/>
    </w:p>
    <w:p w:rsidR="002C2207" w:rsidRPr="00B10F01" w:rsidRDefault="002C2207" w:rsidP="002C2207">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consist of the method and materials used in design, construction, simulation and installation of a prototype stand-alone PV solar system. The system configuration consists of an 100W solar panel, 40A MPPT solar charge controller, 30A foreign PWM solar charge controller, 30A locally made PWM solar charge controller, 100A knife switch change over, 12volts lithium ion batteries, 500W power inverter, 13A socket outlet, lamp holders and led bulb. The solar panel convert electricity from the sun into electricity and passes through the charge controller for regulation before getting to the battery bank which then powers the inverter to supply the Ac load.</w:t>
      </w:r>
    </w:p>
    <w:p w:rsidR="003246C7" w:rsidRDefault="003246C7"/>
    <w:sectPr w:rsidR="003246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21">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3"/>
  </w:num>
  <w:num w:numId="3">
    <w:abstractNumId w:val="17"/>
  </w:num>
  <w:num w:numId="4">
    <w:abstractNumId w:val="8"/>
  </w:num>
  <w:num w:numId="5">
    <w:abstractNumId w:val="11"/>
  </w:num>
  <w:num w:numId="6">
    <w:abstractNumId w:val="18"/>
  </w:num>
  <w:num w:numId="7">
    <w:abstractNumId w:val="0"/>
  </w:num>
  <w:num w:numId="8">
    <w:abstractNumId w:val="6"/>
  </w:num>
  <w:num w:numId="9">
    <w:abstractNumId w:val="10"/>
  </w:num>
  <w:num w:numId="10">
    <w:abstractNumId w:val="21"/>
  </w:num>
  <w:num w:numId="11">
    <w:abstractNumId w:val="19"/>
  </w:num>
  <w:num w:numId="12">
    <w:abstractNumId w:val="3"/>
  </w:num>
  <w:num w:numId="13">
    <w:abstractNumId w:val="9"/>
  </w:num>
  <w:num w:numId="14">
    <w:abstractNumId w:val="16"/>
  </w:num>
  <w:num w:numId="15">
    <w:abstractNumId w:val="4"/>
  </w:num>
  <w:num w:numId="16">
    <w:abstractNumId w:val="12"/>
  </w:num>
  <w:num w:numId="17">
    <w:abstractNumId w:val="7"/>
  </w:num>
  <w:num w:numId="18">
    <w:abstractNumId w:val="1"/>
  </w:num>
  <w:num w:numId="19">
    <w:abstractNumId w:val="5"/>
  </w:num>
  <w:num w:numId="20">
    <w:abstractNumId w:val="2"/>
  </w:num>
  <w:num w:numId="21">
    <w:abstractNumId w:val="20"/>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2207"/>
    <w:rsid w:val="000A0EC7"/>
    <w:rsid w:val="002C2207"/>
    <w:rsid w:val="003246C7"/>
    <w:rsid w:val="006B393A"/>
    <w:rsid w:val="00780AB3"/>
    <w:rsid w:val="00B87F84"/>
    <w:rsid w:val="00BD6D17"/>
    <w:rsid w:val="00DE3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FB35EC-4868-4C8A-B47F-C4BC3EFAC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207"/>
  </w:style>
  <w:style w:type="paragraph" w:styleId="Heading1">
    <w:name w:val="heading 1"/>
    <w:basedOn w:val="Normal"/>
    <w:next w:val="Normal"/>
    <w:link w:val="Heading1Char"/>
    <w:autoRedefine/>
    <w:uiPriority w:val="9"/>
    <w:qFormat/>
    <w:rsid w:val="00DE3015"/>
    <w:pPr>
      <w:keepNext/>
      <w:keepLines/>
      <w:tabs>
        <w:tab w:val="left" w:pos="580"/>
      </w:tabs>
      <w:spacing w:after="36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2C2207"/>
    <w:pPr>
      <w:keepNext/>
      <w:keepLines/>
      <w:spacing w:before="40" w:after="0"/>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C2207"/>
    <w:pPr>
      <w:keepNext/>
      <w:keepLines/>
      <w:spacing w:before="40" w:after="0"/>
      <w:ind w:left="720" w:hanging="7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C2207"/>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C2207"/>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C2207"/>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C2207"/>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C2207"/>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2207"/>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0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2C220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C220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C220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C220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C220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C220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C22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2207"/>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C220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C2207"/>
    <w:rPr>
      <w:b/>
      <w:bCs/>
    </w:rPr>
  </w:style>
  <w:style w:type="table" w:styleId="TableGrid">
    <w:name w:val="Table Grid"/>
    <w:basedOn w:val="TableNormal"/>
    <w:uiPriority w:val="39"/>
    <w:rsid w:val="002C22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atex-mathml">
    <w:name w:val="katex-mathml"/>
    <w:basedOn w:val="DefaultParagraphFont"/>
    <w:rsid w:val="002C2207"/>
  </w:style>
  <w:style w:type="character" w:styleId="SubtleEmphasis">
    <w:name w:val="Subtle Emphasis"/>
    <w:basedOn w:val="DefaultParagraphFont"/>
    <w:uiPriority w:val="19"/>
    <w:qFormat/>
    <w:rsid w:val="002C2207"/>
    <w:rPr>
      <w:i/>
      <w:iCs/>
    </w:rPr>
  </w:style>
  <w:style w:type="character" w:styleId="Emphasis">
    <w:name w:val="Emphasis"/>
    <w:basedOn w:val="DefaultParagraphFont"/>
    <w:uiPriority w:val="20"/>
    <w:qFormat/>
    <w:rsid w:val="002C2207"/>
    <w:rPr>
      <w:i/>
      <w:iCs/>
    </w:rPr>
  </w:style>
  <w:style w:type="paragraph" w:styleId="Caption">
    <w:name w:val="caption"/>
    <w:basedOn w:val="Normal"/>
    <w:next w:val="Normal"/>
    <w:uiPriority w:val="35"/>
    <w:unhideWhenUsed/>
    <w:qFormat/>
    <w:rsid w:val="002C220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image" Target="media/image13.jp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jp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image" Target="media/image11.jpg"/><Relationship Id="rId23" Type="http://schemas.openxmlformats.org/officeDocument/2006/relationships/image" Target="media/image19.jpeg"/><Relationship Id="rId10" Type="http://schemas.openxmlformats.org/officeDocument/2006/relationships/image" Target="media/image6.jpg"/><Relationship Id="rId19" Type="http://schemas.openxmlformats.org/officeDocument/2006/relationships/image" Target="media/image15.jp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g"/><Relationship Id="rId22" Type="http://schemas.openxmlformats.org/officeDocument/2006/relationships/image" Target="media/image1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7</Pages>
  <Words>8163</Words>
  <Characters>46533</Characters>
  <Application>Microsoft Office Word</Application>
  <DocSecurity>0</DocSecurity>
  <Lines>387</Lines>
  <Paragraphs>109</Paragraphs>
  <ScaleCrop>false</ScaleCrop>
  <Company/>
  <LinksUpToDate>false</LinksUpToDate>
  <CharactersWithSpaces>54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1</cp:revision>
  <dcterms:created xsi:type="dcterms:W3CDTF">2025-06-27T04:49:00Z</dcterms:created>
  <dcterms:modified xsi:type="dcterms:W3CDTF">2025-06-27T04:50:00Z</dcterms:modified>
</cp:coreProperties>
</file>